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EBDE9B" w14:textId="77777777" w:rsidR="00667652" w:rsidRPr="00667652" w:rsidRDefault="00667652" w:rsidP="00667652">
      <w:pPr>
        <w:tabs>
          <w:tab w:val="left" w:pos="3119"/>
          <w:tab w:val="left" w:pos="5103"/>
        </w:tabs>
        <w:jc w:val="center"/>
        <w:rPr>
          <w:rFonts w:ascii="Times New Roman" w:eastAsia="Calibri" w:hAnsi="Times New Roman" w:cs="Times New Roman"/>
          <w:b/>
          <w:sz w:val="32"/>
          <w:lang w:val="en-US"/>
        </w:rPr>
      </w:pPr>
      <w:r w:rsidRPr="00667652">
        <w:rPr>
          <w:rFonts w:ascii="Calibri" w:eastAsia="Calibri" w:hAnsi="Calibri" w:cs="Times New Roman"/>
          <w:noProof/>
          <w:lang w:val="en-US"/>
        </w:rPr>
        <w:drawing>
          <wp:anchor distT="0" distB="0" distL="114300" distR="114300" simplePos="0" relativeHeight="251659264" behindDoc="1" locked="0" layoutInCell="1" allowOverlap="1" wp14:anchorId="41D954D2" wp14:editId="4997E1AB">
            <wp:simplePos x="0" y="0"/>
            <wp:positionH relativeFrom="column">
              <wp:posOffset>2014674</wp:posOffset>
            </wp:positionH>
            <wp:positionV relativeFrom="paragraph">
              <wp:posOffset>83820</wp:posOffset>
            </wp:positionV>
            <wp:extent cx="1209675" cy="1206500"/>
            <wp:effectExtent l="0" t="0" r="9525" b="0"/>
            <wp:wrapTight wrapText="bothSides">
              <wp:wrapPolygon edited="0">
                <wp:start x="0" y="0"/>
                <wp:lineTo x="0" y="21145"/>
                <wp:lineTo x="21430" y="21145"/>
                <wp:lineTo x="21430" y="0"/>
                <wp:lineTo x="0" y="0"/>
              </wp:wrapPolygon>
            </wp:wrapTight>
            <wp:docPr id="8" name="rg_hi" descr="https://encrypted-tbn3.gstatic.com/images?q=tbn:ANd9GcRYTn81FyibCO41-dfbEW8KXDyYVQKiRCSKaCQJvxo5huMw7up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g_hi" descr="https://encrypted-tbn3.gstatic.com/images?q=tbn:ANd9GcRYTn81FyibCO41-dfbEW8KXDyYVQKiRCSKaCQJvxo5huMw7upq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09675" cy="12065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C7C757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32"/>
          <w:lang w:val="en-US"/>
        </w:rPr>
      </w:pPr>
    </w:p>
    <w:p w14:paraId="5B36FEB7" w14:textId="77777777" w:rsidR="00667652" w:rsidRPr="00667652" w:rsidRDefault="00667652" w:rsidP="00667652">
      <w:pPr>
        <w:tabs>
          <w:tab w:val="left" w:pos="3261"/>
          <w:tab w:val="left" w:pos="5103"/>
        </w:tabs>
        <w:jc w:val="center"/>
        <w:rPr>
          <w:rFonts w:ascii="Times New Roman" w:eastAsia="Calibri" w:hAnsi="Times New Roman" w:cs="Times New Roman"/>
          <w:b/>
          <w:sz w:val="32"/>
          <w:lang w:val="en-US"/>
        </w:rPr>
      </w:pPr>
    </w:p>
    <w:p w14:paraId="67D68F77" w14:textId="77777777" w:rsidR="00667652" w:rsidRPr="00667652" w:rsidRDefault="00667652" w:rsidP="00667652">
      <w:pPr>
        <w:rPr>
          <w:rFonts w:ascii="Times New Roman" w:eastAsia="Calibri" w:hAnsi="Times New Roman" w:cs="Times New Roman"/>
          <w:b/>
          <w:sz w:val="32"/>
          <w:lang w:val="en-US"/>
        </w:rPr>
      </w:pPr>
    </w:p>
    <w:p w14:paraId="2D4AB208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32"/>
          <w:lang w:val="en-US"/>
        </w:rPr>
      </w:pPr>
    </w:p>
    <w:p w14:paraId="259CA2AB" w14:textId="77777777" w:rsidR="00667652" w:rsidRPr="00667652" w:rsidRDefault="00667652" w:rsidP="00667652">
      <w:pPr>
        <w:tabs>
          <w:tab w:val="left" w:pos="3119"/>
          <w:tab w:val="left" w:pos="4962"/>
        </w:tabs>
        <w:jc w:val="center"/>
        <w:rPr>
          <w:rFonts w:ascii="Times New Roman" w:eastAsia="Calibri" w:hAnsi="Times New Roman" w:cs="Times New Roman"/>
          <w:b/>
          <w:sz w:val="36"/>
          <w:lang w:val="en-US"/>
        </w:rPr>
      </w:pPr>
      <w:r w:rsidRPr="00667652">
        <w:rPr>
          <w:rFonts w:ascii="Times New Roman" w:eastAsia="Calibri" w:hAnsi="Times New Roman" w:cs="Times New Roman"/>
          <w:b/>
          <w:sz w:val="36"/>
          <w:lang w:val="en-US"/>
        </w:rPr>
        <w:t>PROPOSAL</w:t>
      </w:r>
    </w:p>
    <w:p w14:paraId="051931B9" w14:textId="77777777" w:rsidR="00667652" w:rsidRPr="00667652" w:rsidRDefault="00667652" w:rsidP="00667652">
      <w:pPr>
        <w:rPr>
          <w:rFonts w:ascii="Times New Roman" w:eastAsia="Calibri" w:hAnsi="Times New Roman" w:cs="Times New Roman"/>
          <w:b/>
          <w:sz w:val="32"/>
          <w:lang w:val="en-US"/>
        </w:rPr>
      </w:pPr>
    </w:p>
    <w:p w14:paraId="32953124" w14:textId="77777777" w:rsidR="00667652" w:rsidRPr="00667652" w:rsidRDefault="00667652" w:rsidP="00667652">
      <w:pPr>
        <w:spacing w:line="240" w:lineRule="auto"/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>PERBANDINGAN HASIL BELAJAR SISWA DENGAN MENGGUNAKAN MODEL JIGSAW DAN MODEL STAD PADA MATA PELAJARAN SISTEM OPERASI DI KELAS X TKJ SMK NEGERI 1 BARRU</w:t>
      </w:r>
    </w:p>
    <w:p w14:paraId="208B0EFE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32"/>
          <w:lang w:val="en-US"/>
        </w:rPr>
      </w:pPr>
    </w:p>
    <w:p w14:paraId="11CAE2BE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32"/>
          <w:lang w:val="en-US"/>
        </w:rPr>
      </w:pPr>
    </w:p>
    <w:p w14:paraId="2F695CE7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32"/>
          <w:lang w:val="en-US"/>
        </w:rPr>
      </w:pPr>
    </w:p>
    <w:p w14:paraId="781DE780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proofErr w:type="gramStart"/>
      <w:r w:rsidRPr="00667652">
        <w:rPr>
          <w:rFonts w:ascii="Times New Roman" w:eastAsia="Calibri" w:hAnsi="Times New Roman" w:cs="Times New Roman"/>
          <w:b/>
          <w:sz w:val="24"/>
          <w:lang w:val="en-US"/>
        </w:rPr>
        <w:t>OLEH :</w:t>
      </w:r>
      <w:proofErr w:type="gramEnd"/>
    </w:p>
    <w:p w14:paraId="2E4714AF" w14:textId="77777777" w:rsidR="00667652" w:rsidRPr="00667652" w:rsidRDefault="00667652" w:rsidP="00667652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 xml:space="preserve">Revy </w:t>
      </w:r>
      <w:proofErr w:type="spellStart"/>
      <w:r w:rsidRPr="00667652">
        <w:rPr>
          <w:rFonts w:ascii="Times New Roman" w:eastAsia="Calibri" w:hAnsi="Times New Roman" w:cs="Times New Roman"/>
          <w:b/>
          <w:sz w:val="24"/>
          <w:lang w:val="en-US"/>
        </w:rPr>
        <w:t>Aprianty</w:t>
      </w:r>
      <w:proofErr w:type="spellEnd"/>
    </w:p>
    <w:p w14:paraId="77F148B9" w14:textId="77777777" w:rsidR="00667652" w:rsidRPr="00667652" w:rsidRDefault="00667652" w:rsidP="00667652">
      <w:pPr>
        <w:tabs>
          <w:tab w:val="center" w:pos="4135"/>
          <w:tab w:val="left" w:pos="6291"/>
        </w:tabs>
        <w:spacing w:after="0" w:line="240" w:lineRule="auto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ab/>
        <w:t>1129040120</w:t>
      </w:r>
      <w:r w:rsidRPr="00667652">
        <w:rPr>
          <w:rFonts w:ascii="Times New Roman" w:eastAsia="Calibri" w:hAnsi="Times New Roman" w:cs="Times New Roman"/>
          <w:b/>
          <w:sz w:val="24"/>
          <w:lang w:val="en-US"/>
        </w:rPr>
        <w:tab/>
      </w:r>
    </w:p>
    <w:p w14:paraId="7E7FE886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</w:p>
    <w:p w14:paraId="0C085EAF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</w:p>
    <w:p w14:paraId="382518BF" w14:textId="77777777" w:rsidR="00667652" w:rsidRPr="00667652" w:rsidRDefault="00667652" w:rsidP="00667652">
      <w:pPr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</w:p>
    <w:p w14:paraId="02332192" w14:textId="77777777" w:rsidR="00667652" w:rsidRPr="00667652" w:rsidRDefault="00667652" w:rsidP="00667652">
      <w:pPr>
        <w:rPr>
          <w:rFonts w:ascii="Times New Roman" w:eastAsia="Calibri" w:hAnsi="Times New Roman" w:cs="Times New Roman"/>
          <w:b/>
          <w:sz w:val="24"/>
          <w:lang w:val="en-US"/>
        </w:rPr>
      </w:pPr>
    </w:p>
    <w:p w14:paraId="7E9B8AC5" w14:textId="77777777" w:rsidR="00667652" w:rsidRPr="00667652" w:rsidRDefault="00667652" w:rsidP="00667652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>PENDIDIKAN TEKNIK INFORMATIKA DAN KOMPUTER</w:t>
      </w:r>
    </w:p>
    <w:p w14:paraId="30279245" w14:textId="77777777" w:rsidR="00667652" w:rsidRPr="00667652" w:rsidRDefault="00667652" w:rsidP="00667652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>JURUSAN PENDIDIKAN TEKNIK ELEKTRO</w:t>
      </w:r>
    </w:p>
    <w:p w14:paraId="79231E6E" w14:textId="77777777" w:rsidR="00667652" w:rsidRPr="00667652" w:rsidRDefault="00667652" w:rsidP="00667652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>FAKULTAS TEKNIK</w:t>
      </w:r>
    </w:p>
    <w:p w14:paraId="53535919" w14:textId="77777777" w:rsidR="00667652" w:rsidRPr="00667652" w:rsidRDefault="00667652" w:rsidP="00667652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>UNIVERSITAS NEGERI MAKASSAR</w:t>
      </w:r>
    </w:p>
    <w:p w14:paraId="3F8DE6BA" w14:textId="77777777" w:rsidR="00667652" w:rsidRPr="00667652" w:rsidRDefault="00667652" w:rsidP="00667652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>2015</w:t>
      </w:r>
    </w:p>
    <w:p w14:paraId="496ECA88" w14:textId="62B92DBE" w:rsidR="00550479" w:rsidRDefault="00550479"/>
    <w:p w14:paraId="751CBCF1" w14:textId="455CB47E" w:rsidR="00667652" w:rsidRDefault="00667652"/>
    <w:p w14:paraId="008B9FB3" w14:textId="77777777" w:rsidR="00667652" w:rsidRPr="00667652" w:rsidRDefault="00667652" w:rsidP="00667652">
      <w:pPr>
        <w:spacing w:before="480" w:after="0" w:line="720" w:lineRule="auto"/>
        <w:jc w:val="center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lastRenderedPageBreak/>
        <w:t>ABSTRAK</w:t>
      </w:r>
    </w:p>
    <w:p w14:paraId="077A41A4" w14:textId="77777777" w:rsidR="00667652" w:rsidRPr="00667652" w:rsidRDefault="00667652" w:rsidP="00667652">
      <w:pPr>
        <w:spacing w:before="240" w:after="0" w:line="240" w:lineRule="auto"/>
        <w:jc w:val="both"/>
        <w:rPr>
          <w:rFonts w:ascii="Times New Roman" w:eastAsia="Calibri" w:hAnsi="Times New Roman" w:cs="Times New Roman"/>
          <w:i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 xml:space="preserve">Revy </w:t>
      </w:r>
      <w:proofErr w:type="spellStart"/>
      <w:r w:rsidRPr="00667652">
        <w:rPr>
          <w:rFonts w:ascii="Times New Roman" w:eastAsia="Calibri" w:hAnsi="Times New Roman" w:cs="Times New Roman"/>
          <w:b/>
          <w:sz w:val="24"/>
          <w:lang w:val="en-US"/>
        </w:rPr>
        <w:t>Aprianty</w:t>
      </w:r>
      <w:proofErr w:type="spellEnd"/>
      <w:r w:rsidRPr="00667652">
        <w:rPr>
          <w:rFonts w:ascii="Times New Roman" w:eastAsia="Calibri" w:hAnsi="Times New Roman" w:cs="Times New Roman"/>
          <w:b/>
          <w:sz w:val="24"/>
          <w:lang w:val="en-US"/>
        </w:rPr>
        <w:t xml:space="preserve">, 2016.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Perbandingan</w:t>
      </w:r>
      <w:proofErr w:type="spellEnd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 xml:space="preserve"> Hasil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Belajar</w:t>
      </w:r>
      <w:proofErr w:type="spellEnd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Siswa</w:t>
      </w:r>
      <w:proofErr w:type="spellEnd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Dengan</w:t>
      </w:r>
      <w:proofErr w:type="spellEnd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Menggunakan</w:t>
      </w:r>
      <w:proofErr w:type="spellEnd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 xml:space="preserve"> Model Jigsaw dan Model STAD Pada Mata Pelajaran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Sistem</w:t>
      </w:r>
      <w:proofErr w:type="spellEnd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Operasi</w:t>
      </w:r>
      <w:proofErr w:type="spellEnd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 xml:space="preserve"> di Kelas X TKJ SMK Negeri 1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Barru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.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krips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.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Fakultas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Teknik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Universitas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Negeri Makassar.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mbimbing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Riana T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anges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dan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uh.Yusuf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appeasse</w:t>
      </w:r>
      <w:proofErr w:type="spellEnd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.</w:t>
      </w:r>
    </w:p>
    <w:p w14:paraId="7834D91D" w14:textId="77777777" w:rsidR="00667652" w:rsidRPr="00667652" w:rsidRDefault="00667652" w:rsidP="00667652">
      <w:pPr>
        <w:spacing w:before="360" w:after="0" w:line="240" w:lineRule="auto"/>
        <w:jc w:val="both"/>
        <w:rPr>
          <w:rFonts w:ascii="Times New Roman" w:eastAsia="Calibri" w:hAnsi="Times New Roman" w:cs="Times New Roman"/>
          <w:sz w:val="24"/>
          <w:lang w:val="en-US"/>
        </w:rPr>
      </w:pP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neliti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in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bertuju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untuk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engetahu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rbanding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hasil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belaja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ngguna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model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mbelajar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ooperatif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ipe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667652">
        <w:rPr>
          <w:rFonts w:ascii="Times New Roman" w:eastAsia="Calibri" w:hAnsi="Times New Roman" w:cs="Times New Roman"/>
          <w:i/>
          <w:sz w:val="24"/>
          <w:lang w:val="en-US"/>
        </w:rPr>
        <w:t>Jigsaw</w:t>
      </w:r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dan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ipe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STAD pada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at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lajar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istem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operas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di SMK Negeri 1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Barru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.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neliti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in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erupak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neliti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667652">
        <w:rPr>
          <w:rFonts w:ascii="Times New Roman" w:eastAsia="Calibri" w:hAnsi="Times New Roman" w:cs="Times New Roman"/>
          <w:i/>
          <w:sz w:val="24"/>
          <w:lang w:val="en-US"/>
        </w:rPr>
        <w:t xml:space="preserve">quasi </w:t>
      </w:r>
      <w:proofErr w:type="spellStart"/>
      <w:r w:rsidRPr="00667652">
        <w:rPr>
          <w:rFonts w:ascii="Times New Roman" w:eastAsia="Calibri" w:hAnsi="Times New Roman" w:cs="Times New Roman"/>
          <w:i/>
          <w:sz w:val="24"/>
          <w:lang w:val="en-US"/>
        </w:rPr>
        <w:t>eksperime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eng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ubjek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neliti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elas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X TKJ. Data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iperoleh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eng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proofErr w:type="gramStart"/>
      <w:r w:rsidRPr="00667652">
        <w:rPr>
          <w:rFonts w:ascii="Times New Roman" w:eastAsia="Calibri" w:hAnsi="Times New Roman" w:cs="Times New Roman"/>
          <w:sz w:val="24"/>
          <w:lang w:val="en-US"/>
        </w:rPr>
        <w:t>teknik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okumentasi</w:t>
      </w:r>
      <w:proofErr w:type="spellEnd"/>
      <w:proofErr w:type="gram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dan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es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. Hasil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neliti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enunjukk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proofErr w:type="gramStart"/>
      <w:r w:rsidRPr="00667652">
        <w:rPr>
          <w:rFonts w:ascii="Times New Roman" w:eastAsia="Calibri" w:hAnsi="Times New Roman" w:cs="Times New Roman"/>
          <w:sz w:val="24"/>
          <w:lang w:val="en-US"/>
        </w:rPr>
        <w:t>bahw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erdapat</w:t>
      </w:r>
      <w:proofErr w:type="spellEnd"/>
      <w:proofErr w:type="gram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rbeda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hasil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belaja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anta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model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mbelajar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ipe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667652">
        <w:rPr>
          <w:rFonts w:ascii="Times New Roman" w:eastAsia="Calibri" w:hAnsi="Times New Roman" w:cs="Times New Roman"/>
          <w:i/>
          <w:sz w:val="24"/>
          <w:lang w:val="en-US"/>
        </w:rPr>
        <w:t>Jigsaw</w:t>
      </w:r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eng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model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mbelajar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STAD pada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at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lajar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istem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operas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pada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ompetens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asa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truktu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istem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operas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667652">
        <w:rPr>
          <w:rFonts w:ascii="Times New Roman" w:eastAsia="Calibri" w:hAnsi="Times New Roman" w:cs="Times New Roman"/>
          <w:i/>
          <w:sz w:val="24"/>
          <w:lang w:val="en-US"/>
        </w:rPr>
        <w:t>open source</w:t>
      </w:r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.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ehingg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hasil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belaja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sert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idik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pada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at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lajar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istem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operas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yang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enggunak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model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ooperatif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667652">
        <w:rPr>
          <w:rFonts w:ascii="Times New Roman" w:eastAsia="Calibri" w:hAnsi="Times New Roman" w:cs="Times New Roman"/>
          <w:i/>
          <w:sz w:val="24"/>
          <w:lang w:val="en-US"/>
        </w:rPr>
        <w:t>Jigsaw</w:t>
      </w:r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lebih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ingg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jik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ibandingk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deng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model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ooperatif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STAD pada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ater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truktu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istem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operas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667652">
        <w:rPr>
          <w:rFonts w:ascii="Times New Roman" w:eastAsia="Calibri" w:hAnsi="Times New Roman" w:cs="Times New Roman"/>
          <w:i/>
          <w:sz w:val="24"/>
          <w:lang w:val="en-US"/>
        </w:rPr>
        <w:t>open source</w:t>
      </w:r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.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ngguna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etode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mbelajar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ooperatif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model </w:t>
      </w:r>
      <w:r w:rsidRPr="00667652">
        <w:rPr>
          <w:rFonts w:ascii="Times New Roman" w:eastAsia="Calibri" w:hAnsi="Times New Roman" w:cs="Times New Roman"/>
          <w:i/>
          <w:sz w:val="24"/>
          <w:lang w:val="en-US"/>
        </w:rPr>
        <w:t>Jigsaw</w:t>
      </w:r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dan model STAD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emilik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rbeda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erhadap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hasil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belaja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isw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pada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mata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pelajaran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sistem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operasi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elas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X TKJ di SMK Negeri 1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Barru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>.</w:t>
      </w:r>
    </w:p>
    <w:p w14:paraId="1E7A1D25" w14:textId="77777777" w:rsidR="00667652" w:rsidRPr="00667652" w:rsidRDefault="00667652" w:rsidP="00667652">
      <w:pPr>
        <w:spacing w:before="240" w:after="0" w:line="240" w:lineRule="auto"/>
        <w:jc w:val="both"/>
        <w:rPr>
          <w:rFonts w:ascii="Times New Roman" w:eastAsia="Calibri" w:hAnsi="Times New Roman" w:cs="Times New Roman"/>
          <w:b/>
          <w:sz w:val="24"/>
          <w:lang w:val="en-US"/>
        </w:rPr>
      </w:pPr>
      <w:r w:rsidRPr="00667652">
        <w:rPr>
          <w:rFonts w:ascii="Times New Roman" w:eastAsia="Calibri" w:hAnsi="Times New Roman" w:cs="Times New Roman"/>
          <w:b/>
          <w:sz w:val="24"/>
          <w:lang w:val="en-US"/>
        </w:rPr>
        <w:t xml:space="preserve">Kata </w:t>
      </w:r>
      <w:proofErr w:type="spellStart"/>
      <w:r w:rsidRPr="00667652">
        <w:rPr>
          <w:rFonts w:ascii="Times New Roman" w:eastAsia="Calibri" w:hAnsi="Times New Roman" w:cs="Times New Roman"/>
          <w:b/>
          <w:sz w:val="24"/>
          <w:lang w:val="en-US"/>
        </w:rPr>
        <w:t>Kunci</w:t>
      </w:r>
      <w:proofErr w:type="spellEnd"/>
      <w:r w:rsidRPr="00667652">
        <w:rPr>
          <w:rFonts w:ascii="Times New Roman" w:eastAsia="Calibri" w:hAnsi="Times New Roman" w:cs="Times New Roman"/>
          <w:b/>
          <w:sz w:val="24"/>
          <w:lang w:val="en-US"/>
        </w:rPr>
        <w:t xml:space="preserve">: </w:t>
      </w:r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Hasil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Belajar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ooperatif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ipe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r w:rsidRPr="00667652">
        <w:rPr>
          <w:rFonts w:ascii="Times New Roman" w:eastAsia="Calibri" w:hAnsi="Times New Roman" w:cs="Times New Roman"/>
          <w:i/>
          <w:sz w:val="24"/>
          <w:lang w:val="en-US"/>
        </w:rPr>
        <w:t>Jigsaw</w:t>
      </w:r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,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Kooperatif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</w:t>
      </w:r>
      <w:proofErr w:type="spellStart"/>
      <w:r w:rsidRPr="00667652">
        <w:rPr>
          <w:rFonts w:ascii="Times New Roman" w:eastAsia="Calibri" w:hAnsi="Times New Roman" w:cs="Times New Roman"/>
          <w:sz w:val="24"/>
          <w:lang w:val="en-US"/>
        </w:rPr>
        <w:t>Tipe</w:t>
      </w:r>
      <w:proofErr w:type="spellEnd"/>
      <w:r w:rsidRPr="00667652">
        <w:rPr>
          <w:rFonts w:ascii="Times New Roman" w:eastAsia="Calibri" w:hAnsi="Times New Roman" w:cs="Times New Roman"/>
          <w:sz w:val="24"/>
          <w:lang w:val="en-US"/>
        </w:rPr>
        <w:t xml:space="preserve"> STAD</w:t>
      </w:r>
    </w:p>
    <w:p w14:paraId="108530A0" w14:textId="60A71E59" w:rsidR="00667652" w:rsidRDefault="00667652"/>
    <w:p w14:paraId="06442D54" w14:textId="77777777" w:rsidR="00667652" w:rsidRDefault="00667652"/>
    <w:p w14:paraId="35D2F59E" w14:textId="405AA0E3" w:rsidR="00667652" w:rsidRDefault="00667652"/>
    <w:p w14:paraId="6FDAEF04" w14:textId="3D106264" w:rsidR="00AE7E15" w:rsidRDefault="00AE7E15"/>
    <w:p w14:paraId="389B6C92" w14:textId="3DA0F980" w:rsidR="00AE7E15" w:rsidRDefault="00AE7E15"/>
    <w:p w14:paraId="639082E2" w14:textId="39F9FAB5" w:rsidR="00AE7E15" w:rsidRDefault="00AE7E15"/>
    <w:p w14:paraId="4613CD17" w14:textId="00AFD54F" w:rsidR="00AE7E15" w:rsidRDefault="00AE7E15"/>
    <w:p w14:paraId="7496E507" w14:textId="5BDD39A0" w:rsidR="00AE7E15" w:rsidRDefault="00AE7E15"/>
    <w:p w14:paraId="50F88CB6" w14:textId="6A3AF6EF" w:rsidR="00AE7E15" w:rsidRDefault="00AE7E15"/>
    <w:p w14:paraId="73202056" w14:textId="32858A90" w:rsidR="00AE7E15" w:rsidRDefault="00AE7E15"/>
    <w:p w14:paraId="482191F3" w14:textId="4AE8F6BC" w:rsidR="00AE7E15" w:rsidRDefault="00AE7E15"/>
    <w:p w14:paraId="664E73DE" w14:textId="6AC0093A" w:rsidR="00AE7E15" w:rsidRDefault="00AE7E15"/>
    <w:p w14:paraId="642EE064" w14:textId="320F7CA2" w:rsidR="00AE7E15" w:rsidRDefault="00AE7E15">
      <w:r>
        <w:lastRenderedPageBreak/>
        <w:fldChar w:fldCharType="begin" w:fldLock="1"/>
      </w:r>
      <w:r>
        <w:instrText>ADDIN CSL_CITATION {"citationItems":[{"id":"ITEM-1","itemData":{"ISSN":"2338-6061","author":[{"dropping-particle":"","family":"Miru","given":"Alimuddin Sa'ban","non-dropping-particle":"","parse-names":false,"suffix":""},{"dropping-particle":"","family":"Sukamto","given":"Sukamto","non-dropping-particle":"","parse-names":false,"suffix":""}],"container-title":"Jurnal Penelitian dan Evaluasi Pendidikan","id":"ITEM-1","issue":"5","issued":{"date-parts":[["2002"]]},"title":"Tingkat Keberhasilan Siswa SMKT dalam Pelaksanaan PSG di Provinsi Sulawesi Tenggara","type":"article-journal","volume":"4"},"uris":["http://www.mendeley.com/documents/?uuid=973d4208-317e-4a38-8baa-db031b40114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AE7E15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 w:rsidR="006A0B2E">
        <w:instrText>ADDIN CSL_CITATION {"citationItems":[{"id":"ITEM-1","itemData":{"ISSN":"0854-3712","author":[{"dropping-particle":"","family":"Mangesa","given":"Riana T","non-dropping-particle":"","parse-names":false,"suffix":""}],"container-title":"Indonesian Journal of Educational Studies","id":"ITEM-1","issue":"2","issued":{"date-parts":[["2015"]]},"title":"PENERAPAN PEMBELAJARAN E-PEDAGOGY PADA MATA PELAJARAN KKPI DI SEKOLAH MENENGAH KEJURUAN","type":"article-journal","volume":"18"},"uris":["http://www.mendeley.com/documents/?uuid=70d7c9ad-0f1f-43b9-a0a0-a8a01060972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AE7E15">
        <w:rPr>
          <w:noProof/>
        </w:rPr>
        <w:t>[2]</w:t>
      </w:r>
      <w:r>
        <w:fldChar w:fldCharType="end"/>
      </w:r>
      <w:r w:rsidR="006A0B2E">
        <w:t xml:space="preserve"> </w:t>
      </w:r>
      <w:r w:rsidR="006A0B2E">
        <w:fldChar w:fldCharType="begin" w:fldLock="1"/>
      </w:r>
      <w:r w:rsidR="002B360B"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6A0B2E">
        <w:fldChar w:fldCharType="separate"/>
      </w:r>
      <w:r w:rsidR="006A0B2E" w:rsidRPr="006A0B2E">
        <w:rPr>
          <w:noProof/>
        </w:rPr>
        <w:t>[3]</w:t>
      </w:r>
      <w:r w:rsidR="006A0B2E">
        <w:fldChar w:fldCharType="end"/>
      </w:r>
      <w:r w:rsidR="002B360B">
        <w:t xml:space="preserve"> </w:t>
      </w:r>
      <w:r w:rsidR="002B360B">
        <w:fldChar w:fldCharType="begin" w:fldLock="1"/>
      </w:r>
      <w:r w:rsidR="00512393">
        <w:instrText>ADDIN CSL_CITATION {"citationItems":[{"id":"ITEM-1","itemData":{"ISSN":"1907-5081","author":[{"dropping-particle":"","family":"Syahrul","given":"Syahrul","non-dropping-particle":"","parse-names":false,"suffix":""}],"container-title":"HomeEC (Jurnal Teknologi Kerumahtanggaan)","id":"ITEM-1","issue":"1 NOV","issued":{"date-parts":[["2012"]]},"page":"988-1002","title":"STRATEGI ASESMEN YANG OBJEKTIF DAN BERKEADILAN DALAM KEGIATAN PEMBELAJARAN PADA SMK","type":"article-journal","volume":"10"},"uris":["http://www.mendeley.com/documents/?uuid=c66f401b-ac9f-444a-bbcc-7a3ab8f8827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2B360B">
        <w:fldChar w:fldCharType="separate"/>
      </w:r>
      <w:r w:rsidR="002B360B" w:rsidRPr="002B360B">
        <w:rPr>
          <w:noProof/>
        </w:rPr>
        <w:t>[4]</w:t>
      </w:r>
      <w:r w:rsidR="002B360B">
        <w:fldChar w:fldCharType="end"/>
      </w:r>
      <w:r w:rsidR="00512393">
        <w:t xml:space="preserve"> </w:t>
      </w:r>
      <w:r w:rsidR="00774398">
        <w:fldChar w:fldCharType="begin" w:fldLock="1"/>
      </w:r>
      <w:r w:rsidR="00774398">
        <w:instrText>ADDIN CSL_CITATION {"citationItems":[{"id":"ITEM-1","itemData":{"ISSN":"2580-5533","author":[{"dropping-particle":"","family":"Sunarti","given":"Sunarti","non-dropping-particle":"","parse-names":false,"suffix":""}],"container-title":"Jurnal Kependidikan: Penelitian Inovasi Pembelajaran","id":"ITEM-1","issue":"1","issued":{"date-parts":[["2005"]]},"title":"Pengaruh Bentuk Latihan dan Jenis Teks terhadap Hasil Belajar Membaca Pemahaman Siswa Sltp","type":"article-journal","volume":"35"},"uris":["http://www.mendeley.com/documents/?uuid=12888288-385d-4168-bcbe-56403004a09d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774398">
        <w:fldChar w:fldCharType="separate"/>
      </w:r>
      <w:r w:rsidR="00774398" w:rsidRPr="00774398">
        <w:rPr>
          <w:noProof/>
        </w:rPr>
        <w:t>[5]</w:t>
      </w:r>
      <w:r w:rsidR="00774398">
        <w:fldChar w:fldCharType="end"/>
      </w:r>
      <w:r w:rsidR="00774398">
        <w:t xml:space="preserve"> </w:t>
      </w:r>
      <w:r w:rsidR="00774398">
        <w:fldChar w:fldCharType="begin" w:fldLock="1"/>
      </w:r>
      <w:r w:rsidR="00774398">
        <w:instrText>ADDIN CSL_CITATION {"citationItems":[{"id":"ITEM-1","itemData":{"author":[{"dropping-particle":"","family":"Hakim","given":"Abdul","non-dropping-particle":"","parse-names":false,"suffix":""}],"id":"ITEM-1","issued":{"date-parts":[["0"]]},"title":"PENGARUH PEMBELAJARAN BERBASIS PROYEK TERHADAP HASIL BELAJAR PEMAHAMAN KONSEP","type":"article-journal"},"uris":["http://www.mendeley.com/documents/?uuid=ca92d12a-665e-46bc-97c6-09595e0455a7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774398">
        <w:fldChar w:fldCharType="separate"/>
      </w:r>
      <w:r w:rsidR="00774398" w:rsidRPr="00774398">
        <w:rPr>
          <w:noProof/>
        </w:rPr>
        <w:t>[6]</w:t>
      </w:r>
      <w:r w:rsidR="00774398">
        <w:fldChar w:fldCharType="end"/>
      </w:r>
      <w:r w:rsidR="00862DF1">
        <w:t xml:space="preserve"> </w:t>
      </w:r>
      <w:bookmarkStart w:id="0" w:name="_GoBack"/>
      <w:bookmarkEnd w:id="0"/>
    </w:p>
    <w:p w14:paraId="3C184A15" w14:textId="0ADEE66B" w:rsidR="00AE7E15" w:rsidRDefault="00AE7E15"/>
    <w:p w14:paraId="33B445B5" w14:textId="07FE3206" w:rsidR="00774398" w:rsidRPr="00774398" w:rsidRDefault="00AE7E15" w:rsidP="0077439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774398" w:rsidRPr="00774398">
        <w:rPr>
          <w:rFonts w:ascii="Calibri" w:hAnsi="Calibri" w:cs="Calibri"/>
          <w:noProof/>
          <w:szCs w:val="24"/>
        </w:rPr>
        <w:t>[1]</w:t>
      </w:r>
      <w:r w:rsidR="00774398" w:rsidRPr="00774398">
        <w:rPr>
          <w:rFonts w:ascii="Calibri" w:hAnsi="Calibri" w:cs="Calibri"/>
          <w:noProof/>
          <w:szCs w:val="24"/>
        </w:rPr>
        <w:tab/>
        <w:t xml:space="preserve">A. S. Miru and S. Sukamto, “Tingkat Keberhasilan Siswa SMKT dalam Pelaksanaan PSG di Provinsi Sulawesi Tenggara,” </w:t>
      </w:r>
      <w:r w:rsidR="00774398" w:rsidRPr="00774398">
        <w:rPr>
          <w:rFonts w:ascii="Calibri" w:hAnsi="Calibri" w:cs="Calibri"/>
          <w:i/>
          <w:iCs/>
          <w:noProof/>
          <w:szCs w:val="24"/>
        </w:rPr>
        <w:t>J. Penelit. dan Eval. Pendidik.</w:t>
      </w:r>
      <w:r w:rsidR="00774398" w:rsidRPr="00774398">
        <w:rPr>
          <w:rFonts w:ascii="Calibri" w:hAnsi="Calibri" w:cs="Calibri"/>
          <w:noProof/>
          <w:szCs w:val="24"/>
        </w:rPr>
        <w:t>, vol. 4, no. 5, 2002.</w:t>
      </w:r>
    </w:p>
    <w:p w14:paraId="25E2F5FD" w14:textId="77777777" w:rsidR="00774398" w:rsidRPr="00774398" w:rsidRDefault="00774398" w:rsidP="0077439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4398">
        <w:rPr>
          <w:rFonts w:ascii="Calibri" w:hAnsi="Calibri" w:cs="Calibri"/>
          <w:noProof/>
          <w:szCs w:val="24"/>
        </w:rPr>
        <w:t>[2]</w:t>
      </w:r>
      <w:r w:rsidRPr="00774398">
        <w:rPr>
          <w:rFonts w:ascii="Calibri" w:hAnsi="Calibri" w:cs="Calibri"/>
          <w:noProof/>
          <w:szCs w:val="24"/>
        </w:rPr>
        <w:tab/>
        <w:t xml:space="preserve">R. T. Mangesa, “PENERAPAN PEMBELAJARAN E-PEDAGOGY PADA MATA PELAJARAN KKPI DI SEKOLAH MENENGAH KEJURUAN,” </w:t>
      </w:r>
      <w:r w:rsidRPr="00774398">
        <w:rPr>
          <w:rFonts w:ascii="Calibri" w:hAnsi="Calibri" w:cs="Calibri"/>
          <w:i/>
          <w:iCs/>
          <w:noProof/>
          <w:szCs w:val="24"/>
        </w:rPr>
        <w:t>Indones. J. Educ. Stud.</w:t>
      </w:r>
      <w:r w:rsidRPr="00774398">
        <w:rPr>
          <w:rFonts w:ascii="Calibri" w:hAnsi="Calibri" w:cs="Calibri"/>
          <w:noProof/>
          <w:szCs w:val="24"/>
        </w:rPr>
        <w:t>, vol. 18, no. 2, 2015.</w:t>
      </w:r>
    </w:p>
    <w:p w14:paraId="0F03BE75" w14:textId="77777777" w:rsidR="00774398" w:rsidRPr="00774398" w:rsidRDefault="00774398" w:rsidP="0077439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4398">
        <w:rPr>
          <w:rFonts w:ascii="Calibri" w:hAnsi="Calibri" w:cs="Calibri"/>
          <w:noProof/>
          <w:szCs w:val="24"/>
        </w:rPr>
        <w:t>[3]</w:t>
      </w:r>
      <w:r w:rsidRPr="00774398">
        <w:rPr>
          <w:rFonts w:ascii="Calibri" w:hAnsi="Calibri" w:cs="Calibri"/>
          <w:noProof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774398">
        <w:rPr>
          <w:rFonts w:ascii="Calibri" w:hAnsi="Calibri" w:cs="Calibri"/>
          <w:i/>
          <w:iCs/>
          <w:noProof/>
          <w:szCs w:val="24"/>
        </w:rPr>
        <w:t>J. Medtek</w:t>
      </w:r>
      <w:r w:rsidRPr="00774398">
        <w:rPr>
          <w:rFonts w:ascii="Calibri" w:hAnsi="Calibri" w:cs="Calibri"/>
          <w:noProof/>
          <w:szCs w:val="24"/>
        </w:rPr>
        <w:t>, vol. 1, no. 2, pp. 1–6, 2009.</w:t>
      </w:r>
    </w:p>
    <w:p w14:paraId="1DAE564A" w14:textId="77777777" w:rsidR="00774398" w:rsidRPr="00774398" w:rsidRDefault="00774398" w:rsidP="0077439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4398">
        <w:rPr>
          <w:rFonts w:ascii="Calibri" w:hAnsi="Calibri" w:cs="Calibri"/>
          <w:noProof/>
          <w:szCs w:val="24"/>
        </w:rPr>
        <w:t>[4]</w:t>
      </w:r>
      <w:r w:rsidRPr="00774398">
        <w:rPr>
          <w:rFonts w:ascii="Calibri" w:hAnsi="Calibri" w:cs="Calibri"/>
          <w:noProof/>
          <w:szCs w:val="24"/>
        </w:rPr>
        <w:tab/>
        <w:t xml:space="preserve">S. Syahrul, “STRATEGI ASESMEN YANG OBJEKTIF DAN BERKEADILAN DALAM KEGIATAN PEMBELAJARAN PADA SMK,” </w:t>
      </w:r>
      <w:r w:rsidRPr="00774398">
        <w:rPr>
          <w:rFonts w:ascii="Calibri" w:hAnsi="Calibri" w:cs="Calibri"/>
          <w:i/>
          <w:iCs/>
          <w:noProof/>
          <w:szCs w:val="24"/>
        </w:rPr>
        <w:t>HomeEC (Jurnal Teknol. Kerumahtanggaan)</w:t>
      </w:r>
      <w:r w:rsidRPr="00774398">
        <w:rPr>
          <w:rFonts w:ascii="Calibri" w:hAnsi="Calibri" w:cs="Calibri"/>
          <w:noProof/>
          <w:szCs w:val="24"/>
        </w:rPr>
        <w:t>, vol. 10, no. 1 NOV, pp. 988–1002, 2012.</w:t>
      </w:r>
    </w:p>
    <w:p w14:paraId="443108CF" w14:textId="77777777" w:rsidR="00774398" w:rsidRPr="00774398" w:rsidRDefault="00774398" w:rsidP="0077439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4398">
        <w:rPr>
          <w:rFonts w:ascii="Calibri" w:hAnsi="Calibri" w:cs="Calibri"/>
          <w:noProof/>
          <w:szCs w:val="24"/>
        </w:rPr>
        <w:t>[5]</w:t>
      </w:r>
      <w:r w:rsidRPr="00774398">
        <w:rPr>
          <w:rFonts w:ascii="Calibri" w:hAnsi="Calibri" w:cs="Calibri"/>
          <w:noProof/>
          <w:szCs w:val="24"/>
        </w:rPr>
        <w:tab/>
        <w:t xml:space="preserve">S. Sunarti, “Pengaruh Bentuk Latihan dan Jenis Teks terhadap Hasil Belajar Membaca Pemahaman Siswa Sltp,” </w:t>
      </w:r>
      <w:r w:rsidRPr="00774398">
        <w:rPr>
          <w:rFonts w:ascii="Calibri" w:hAnsi="Calibri" w:cs="Calibri"/>
          <w:i/>
          <w:iCs/>
          <w:noProof/>
          <w:szCs w:val="24"/>
        </w:rPr>
        <w:t>J. Kependidikan Penelit. Inov. Pembelajaran</w:t>
      </w:r>
      <w:r w:rsidRPr="00774398">
        <w:rPr>
          <w:rFonts w:ascii="Calibri" w:hAnsi="Calibri" w:cs="Calibri"/>
          <w:noProof/>
          <w:szCs w:val="24"/>
        </w:rPr>
        <w:t>, vol. 35, no. 1, 2005.</w:t>
      </w:r>
    </w:p>
    <w:p w14:paraId="31CA8474" w14:textId="2343DB15" w:rsidR="00774398" w:rsidRPr="00E74E17" w:rsidRDefault="00774398" w:rsidP="00E74E1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74398">
        <w:rPr>
          <w:rFonts w:ascii="Calibri" w:hAnsi="Calibri" w:cs="Calibri"/>
          <w:noProof/>
          <w:szCs w:val="24"/>
        </w:rPr>
        <w:t>[6]</w:t>
      </w:r>
      <w:r w:rsidRPr="00774398">
        <w:rPr>
          <w:rFonts w:ascii="Calibri" w:hAnsi="Calibri" w:cs="Calibri"/>
          <w:noProof/>
          <w:szCs w:val="24"/>
        </w:rPr>
        <w:tab/>
        <w:t>A. Hakim, “PENGARUH PEMBELAJARAN BERBASIS PROYEK TERHADAP HASIL BELAJAR PEMAHAMAN KONSEP.”</w:t>
      </w:r>
    </w:p>
    <w:p w14:paraId="243A41BB" w14:textId="43D0177C" w:rsidR="00AE7E15" w:rsidRDefault="00AE7E15">
      <w:r>
        <w:fldChar w:fldCharType="end"/>
      </w:r>
    </w:p>
    <w:sectPr w:rsidR="00AE7E15" w:rsidSect="004D70DC"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630E"/>
    <w:rsid w:val="0017103C"/>
    <w:rsid w:val="002B360B"/>
    <w:rsid w:val="00512393"/>
    <w:rsid w:val="00550479"/>
    <w:rsid w:val="00667652"/>
    <w:rsid w:val="006A0B2E"/>
    <w:rsid w:val="00774398"/>
    <w:rsid w:val="00862DF1"/>
    <w:rsid w:val="0093630E"/>
    <w:rsid w:val="00AE7E15"/>
    <w:rsid w:val="00E74E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8D5A1A"/>
  <w15:chartTrackingRefBased/>
  <w15:docId w15:val="{18FDDD31-5DC2-4312-A257-5FD41BEECF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6231EA-6B43-4615-ABF4-21D46397F7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3</Pages>
  <Words>1134</Words>
  <Characters>6465</Characters>
  <Application>Microsoft Office Word</Application>
  <DocSecurity>0</DocSecurity>
  <Lines>53</Lines>
  <Paragraphs>15</Paragraphs>
  <ScaleCrop>false</ScaleCrop>
  <Company/>
  <LinksUpToDate>false</LinksUpToDate>
  <CharactersWithSpaces>7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10</cp:revision>
  <dcterms:created xsi:type="dcterms:W3CDTF">2019-06-19T03:06:00Z</dcterms:created>
  <dcterms:modified xsi:type="dcterms:W3CDTF">2019-06-19T0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